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w:t>
      </w:r>
      <w:r w:rsidR="00C2177F">
        <w:t xml:space="preserv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when a flying visitor touched a flower</w:t>
      </w:r>
      <w:r w:rsidR="009B777A">
        <w:t xml:space="preserve"> and ending</w:t>
      </w:r>
      <w:r w:rsidR="009B777A">
        <w:t xml:space="preserve"> when the visitor left</w:t>
      </w:r>
      <w:r w:rsidR="009B777A">
        <w:t xml:space="preserve">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bookmarkStart w:id="0" w:name="_GoBack"/>
      <w:bookmarkEnd w:id="0"/>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w:t>
      </w:r>
      <w:r w:rsidR="003F7F68">
        <w:t>The s</w:t>
      </w:r>
      <w:r w:rsidR="00C251F0">
        <w:t>ame focal shrubs</w:t>
      </w:r>
      <w:r w:rsidR="003F7F68">
        <w:t xml:space="preserve"> were observed, but</w:t>
      </w:r>
      <w:r>
        <w:t xml:space="preserve"> on differen</w:t>
      </w:r>
      <w:r w:rsidR="00C251F0">
        <w:t>t days than pan trap sampling and</w:t>
      </w:r>
      <w:r>
        <w:t xml:space="preserve"> video</w:t>
      </w:r>
      <w:r w:rsidR="003F7F68">
        <w:t xml:space="preserve"> </w:t>
      </w:r>
      <w:r>
        <w:t xml:space="preserve"> trials.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A11E7D"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xml:space="preserve">. </w:t>
      </w:r>
      <w:r w:rsidR="00C251F0">
        <w:t xml:space="preserve">It was necessary to use a different site because </w:t>
      </w:r>
      <w:r w:rsidR="00C251F0" w:rsidRPr="00C251F0">
        <w:rPr>
          <w:i/>
        </w:rPr>
        <w:t xml:space="preserve">M. glabrata </w:t>
      </w:r>
      <w:r w:rsidR="00C251F0">
        <w:t xml:space="preserve">populations at the main site were too small. Between </w:t>
      </w:r>
      <w:r w:rsidR="00D41A4E">
        <w:t>April 31</w:t>
      </w:r>
      <w:r w:rsidR="00D41A4E" w:rsidRPr="00D41A4E">
        <w:rPr>
          <w:vertAlign w:val="superscript"/>
        </w:rPr>
        <w:t>st</w:t>
      </w:r>
      <w:r w:rsidR="00D41A4E">
        <w:t xml:space="preserve"> and May 2</w:t>
      </w:r>
      <w:r w:rsidR="00D41A4E" w:rsidRPr="00D41A4E">
        <w:rPr>
          <w:vertAlign w:val="superscript"/>
        </w:rPr>
        <w:t>nd</w:t>
      </w:r>
      <w:r w:rsidR="00D41A4E">
        <w:t xml:space="preserve">, </w:t>
      </w:r>
      <w:r w:rsidR="009934EB">
        <w:t xml:space="preserve">I collected three stigma from each of three flowers from one </w:t>
      </w:r>
      <w:r w:rsidR="009934EB" w:rsidRPr="0010779D">
        <w:rPr>
          <w:i/>
        </w:rPr>
        <w:t>M</w:t>
      </w:r>
      <w:r w:rsidRPr="0010779D">
        <w:rPr>
          <w:i/>
        </w:rPr>
        <w:t>. glabrata</w:t>
      </w:r>
      <w:r w:rsidR="00D41A4E">
        <w:t xml:space="preserve"> (nine stigma</w:t>
      </w:r>
      <w:r w:rsidR="009934EB">
        <w:t xml:space="preserve">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w:t>
      </w:r>
    </w:p>
    <w:p w:rsidR="009934EB" w:rsidRDefault="0010779D" w:rsidP="00D36947">
      <w:pPr>
        <w:spacing w:line="360" w:lineRule="auto"/>
      </w:pPr>
      <w:r>
        <w:lastRenderedPageBreak/>
        <w:t>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oraging bouts (visits to plant) 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w:t>
      </w:r>
      <w:r w:rsidR="00E42D05">
        <w:lastRenderedPageBreak/>
        <w:t xml:space="preserve">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as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Pr="00F46593">
        <w:rPr>
          <w:i/>
        </w:rPr>
        <w:t>to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 xml:space="preserve">To determine if the effect was significantly different from 0, </w:t>
      </w:r>
      <w:r w:rsidR="00323ECC">
        <w:lastRenderedPageBreak/>
        <w:t>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D701FD" w:rsidRPr="00D701FD"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4540D2" w:rsidRDefault="004540D2" w:rsidP="00D36947">
      <w:pPr>
        <w:spacing w:line="360" w:lineRule="auto"/>
        <w:rPr>
          <w:b/>
        </w:rPr>
      </w:pP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FD1DD7" w:rsidRDefault="00BE67B9" w:rsidP="00D36947">
      <w:pPr>
        <w:spacing w:line="360" w:lineRule="auto"/>
      </w:pPr>
      <w:r w:rsidRPr="009377C8">
        <w:t xml:space="preserve">There was no significant influence </w:t>
      </w:r>
      <w:r w:rsidR="005F5B8B">
        <w:t>of heterospecific shrub blooming density on foraging bout frequency or total flowers visited. Th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D36947">
      <w:pPr>
        <w:spacing w:line="360" w:lineRule="auto"/>
      </w:pPr>
      <w:r w:rsidRPr="009377C8">
        <w:t>There was a significant correlation between flowers visited per hour 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C952F8" w:rsidP="00D36947">
      <w:pPr>
        <w:spacing w:line="360" w:lineRule="auto"/>
      </w:pPr>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w:t>
      </w:r>
      <w:r w:rsidR="005D216D">
        <w:t>y correlated (</w:t>
      </w:r>
      <w:r w:rsidR="00FD1DD7">
        <w:t xml:space="preserve">Pearson’s = </w:t>
      </w:r>
      <w:r w:rsidR="005D216D">
        <w:t xml:space="preserve">0.15, 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t xml:space="preserve">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E90F5C"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There is a significant correlation of insect abundance (Melyridae excluded) between the paired shrub/open microsites (</w:t>
      </w:r>
      <w:r w:rsidR="007C138F">
        <w:t xml:space="preserve">Pearson’s = </w:t>
      </w:r>
      <w:r w:rsidR="007C138F" w:rsidRPr="0004122F">
        <w:t>0.4576805</w:t>
      </w:r>
      <w:r w:rsidR="007C138F">
        <w:t xml:space="preserve">, </w:t>
      </w:r>
      <w:r w:rsidR="00E90F5C">
        <w:t>p</w:t>
      </w:r>
      <w:r w:rsidR="007C138F">
        <w:t xml:space="preserve"> &lt; 0.001</w:t>
      </w:r>
      <w:r w:rsidR="00E90F5C">
        <w:t xml:space="preserve">). </w:t>
      </w:r>
    </w:p>
    <w:p w:rsidR="00C47DCD" w:rsidRDefault="00C47DCD" w:rsidP="00D36947">
      <w:pPr>
        <w:spacing w:line="360" w:lineRule="auto"/>
      </w:pPr>
      <w:r>
        <w:lastRenderedPageBreak/>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D36947">
      <w:pPr>
        <w:spacing w:line="360" w:lineRule="auto"/>
      </w:pPr>
      <w:r>
        <w:t>There was no significant difference in bee abundance caught in pan traps between any of the treatments (</w:t>
      </w:r>
      <w:r w:rsidR="006854CA">
        <w:t xml:space="preserve">Table </w:t>
      </w:r>
      <w:r w:rsidR="00D906B9">
        <w:t>8</w:t>
      </w:r>
      <w:r>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 xml:space="preserve">Conner and Rush, </w:t>
        </w:r>
        <w:r w:rsidR="00172CFB">
          <w:rPr>
            <w:noProof/>
          </w:rPr>
          <w:lastRenderedPageBreak/>
          <w:t>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D36947">
      <w:pPr>
        <w:spacing w:line="360" w:lineRule="auto"/>
      </w:pPr>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w:t>
      </w:r>
      <w:r w:rsidR="002C2444">
        <w:lastRenderedPageBreak/>
        <w:t>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3B10A7" w:rsidRDefault="00095AF0" w:rsidP="00D36947">
      <w:pPr>
        <w:spacing w:line="360" w:lineRule="auto"/>
      </w:pPr>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lastRenderedPageBreak/>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lastRenderedPageBreak/>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lastRenderedPageBreak/>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lastRenderedPageBreak/>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lastRenderedPageBreak/>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0F6F41" w:rsidRPr="00BA5800" w:rsidRDefault="00D7348A" w:rsidP="000F6F41">
      <w:r>
        <w:fldChar w:fldCharType="end"/>
      </w:r>
      <w:r w:rsidR="000F6F41" w:rsidRPr="00454DDC">
        <w:rPr>
          <w:u w:val="single"/>
        </w:rPr>
        <w:t>Figures</w:t>
      </w:r>
    </w:p>
    <w:p w:rsidR="000F6F41" w:rsidRDefault="000F6F41" w:rsidP="000F6F41">
      <w:r>
        <w:rPr>
          <w:noProof/>
        </w:rPr>
        <w:lastRenderedPageBreak/>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Larrea tridentata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1705"/>
        <w:gridCol w:w="1057"/>
        <w:gridCol w:w="1512"/>
        <w:gridCol w:w="1594"/>
        <w:gridCol w:w="1518"/>
        <w:gridCol w:w="1512"/>
        <w:gridCol w:w="1007"/>
      </w:tblGrid>
      <w:tr w:rsidR="006164D7" w:rsidRPr="00144BC1"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b w:val="0"/>
              </w:rPr>
            </w:pPr>
          </w:p>
        </w:tc>
        <w:tc>
          <w:tcPr>
            <w:tcW w:w="4163"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rPr>
                <w:rFonts w:ascii="Times New Roman" w:hAnsi="Times New Roman" w:cs="Times New Roman"/>
                <w:sz w:val="20"/>
                <w:szCs w:val="20"/>
                <w:u w:val="single"/>
              </w:rPr>
            </w:pPr>
          </w:p>
        </w:tc>
        <w:tc>
          <w:tcPr>
            <w:tcW w:w="105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6164D7">
        <w:trPr>
          <w:trHeight w:val="432"/>
        </w:trPr>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p w:rsidR="006164D7" w:rsidRPr="00144BC1" w:rsidRDefault="006164D7" w:rsidP="006164D7">
            <w:pPr>
              <w:jc w:val="center"/>
              <w:rPr>
                <w:rFonts w:ascii="Times New Roman" w:hAnsi="Times New Roman" w:cs="Times New Roman"/>
                <w:b w:val="0"/>
                <w:sz w:val="20"/>
                <w:szCs w:val="20"/>
              </w:rPr>
            </w:pP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594"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
        </w:tc>
      </w:tr>
      <w:tr w:rsidR="006164D7" w:rsidRPr="00144BC1" w:rsidTr="006164D7">
        <w:tc>
          <w:tcPr>
            <w:cnfStyle w:val="001000000000" w:firstRow="0" w:lastRow="0" w:firstColumn="1" w:lastColumn="0" w:oddVBand="0" w:evenVBand="0" w:oddHBand="0" w:evenHBand="0" w:firstRowFirstColumn="0" w:firstRowLastColumn="0" w:lastRowFirstColumn="0" w:lastRowLastColumn="0"/>
            <w:tcW w:w="1705"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105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594"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6164D7" w:rsidRDefault="006164D7" w:rsidP="006164D7">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Plant visi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Plant Visi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10260" w:type="dxa"/>
        <w:tblLook w:val="04A0" w:firstRow="1" w:lastRow="0" w:firstColumn="1" w:lastColumn="0" w:noHBand="0" w:noVBand="1"/>
      </w:tblPr>
      <w:tblGrid>
        <w:gridCol w:w="1465"/>
        <w:gridCol w:w="1466"/>
        <w:gridCol w:w="1466"/>
        <w:gridCol w:w="1273"/>
        <w:gridCol w:w="1658"/>
        <w:gridCol w:w="1466"/>
        <w:gridCol w:w="1466"/>
      </w:tblGrid>
      <w:tr w:rsidR="006164D7" w:rsidRPr="000226F3"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20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59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27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658"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6164D7">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58"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7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658"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6164D7">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27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658"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poisson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6164D7" w:rsidRPr="0046589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rPr>
            </w:pPr>
          </w:p>
        </w:tc>
        <w:tc>
          <w:tcPr>
            <w:tcW w:w="1081" w:type="dxa"/>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2707" w:type="dxa"/>
            <w:gridSpan w:val="2"/>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Species Richness</w:t>
            </w:r>
          </w:p>
        </w:tc>
        <w:tc>
          <w:tcPr>
            <w:tcW w:w="4270" w:type="dxa"/>
            <w:gridSpan w:val="3"/>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6164D7">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6164D7">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097"/>
        <w:gridCol w:w="774"/>
        <w:gridCol w:w="971"/>
        <w:gridCol w:w="1434"/>
        <w:gridCol w:w="804"/>
        <w:gridCol w:w="1028"/>
        <w:gridCol w:w="1042"/>
        <w:gridCol w:w="775"/>
        <w:gridCol w:w="714"/>
        <w:gridCol w:w="1346"/>
      </w:tblGrid>
      <w:tr w:rsidR="006164D7" w:rsidRPr="002A3859" w:rsidTr="00BA58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2A3859" w:rsidRDefault="006164D7" w:rsidP="006164D7">
            <w:pPr>
              <w:jc w:val="center"/>
              <w:rPr>
                <w:b w:val="0"/>
              </w:rPr>
            </w:pPr>
          </w:p>
        </w:tc>
        <w:tc>
          <w:tcPr>
            <w:tcW w:w="3189"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Percent cover</w:t>
            </w:r>
          </w:p>
        </w:tc>
        <w:tc>
          <w:tcPr>
            <w:tcW w:w="2882"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Annual Richness</w:t>
            </w:r>
          </w:p>
        </w:tc>
        <w:tc>
          <w:tcPr>
            <w:tcW w:w="2842"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Pr>
                <w:b w:val="0"/>
              </w:rPr>
              <w:t>Annual Bloom Density</w:t>
            </w:r>
          </w:p>
        </w:tc>
      </w:tr>
      <w:tr w:rsidR="006164D7" w:rsidRPr="002A3859" w:rsidTr="00BA5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67077F" w:rsidRDefault="006164D7" w:rsidP="006164D7">
            <w:pPr>
              <w:jc w:val="center"/>
              <w:rPr>
                <w:b w:val="0"/>
                <w:u w:val="single"/>
              </w:rPr>
            </w:pPr>
          </w:p>
        </w:tc>
        <w:tc>
          <w:tcPr>
            <w:tcW w:w="77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43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3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04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71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350"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6164D7" w:rsidRPr="002A3859" w:rsidTr="00BA5800">
        <w:trPr>
          <w:trHeight w:val="432"/>
        </w:trPr>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Microsite</w:t>
            </w:r>
          </w:p>
        </w:tc>
        <w:tc>
          <w:tcPr>
            <w:tcW w:w="776" w:type="dxa"/>
          </w:tcPr>
          <w:p w:rsidR="006164D7" w:rsidRPr="00CC322B" w:rsidRDefault="00BA5800" w:rsidP="006173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sz w:val="20"/>
                <w:szCs w:val="20"/>
                <w:bdr w:val="none" w:sz="0" w:space="0" w:color="auto" w:frame="1"/>
              </w:rPr>
            </w:pPr>
            <w:r>
              <w:rPr>
                <w:rFonts w:eastAsia="Times New Roman"/>
                <w:b/>
                <w:color w:val="000000"/>
                <w:sz w:val="20"/>
                <w:szCs w:val="20"/>
                <w:bdr w:val="none" w:sz="0" w:space="0" w:color="auto" w:frame="1"/>
              </w:rPr>
              <w:t>2.1442</w:t>
            </w:r>
            <w:r w:rsidR="006164D7" w:rsidRPr="00017CFA">
              <w:rPr>
                <w:rFonts w:eastAsia="Times New Roman"/>
                <w:b/>
                <w:color w:val="000000"/>
                <w:sz w:val="20"/>
                <w:szCs w:val="20"/>
                <w:bdr w:val="none" w:sz="0" w:space="0" w:color="auto" w:frame="1"/>
              </w:rPr>
              <w:t xml:space="preserve">  </w:t>
            </w:r>
          </w:p>
        </w:tc>
        <w:tc>
          <w:tcPr>
            <w:tcW w:w="975" w:type="dxa"/>
          </w:tcPr>
          <w:p w:rsidR="006164D7" w:rsidRPr="00A57DB7" w:rsidRDefault="006164D7" w:rsidP="006173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57DB7">
              <w:rPr>
                <w:rFonts w:eastAsia="Times New Roman"/>
                <w:color w:val="000000"/>
                <w:sz w:val="20"/>
                <w:szCs w:val="20"/>
                <w:bdr w:val="none" w:sz="0" w:space="0" w:color="auto" w:frame="1"/>
              </w:rPr>
              <w:t>165.399</w:t>
            </w:r>
          </w:p>
        </w:tc>
        <w:tc>
          <w:tcPr>
            <w:tcW w:w="1438"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322B">
              <w:rPr>
                <w:b/>
                <w:sz w:val="20"/>
                <w:szCs w:val="20"/>
              </w:rPr>
              <w:t>&lt;0.0001</w:t>
            </w:r>
          </w:p>
        </w:tc>
        <w:tc>
          <w:tcPr>
            <w:tcW w:w="805" w:type="dxa"/>
          </w:tcPr>
          <w:p w:rsidR="006164D7" w:rsidRPr="00CC322B" w:rsidRDefault="00BA5800"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719</w:t>
            </w:r>
            <w:r w:rsidR="006164D7" w:rsidRPr="00017CFA">
              <w:rPr>
                <w:rStyle w:val="gnkrckgcgsb"/>
                <w:rFonts w:ascii="Times New Roman" w:hAnsi="Times New Roman" w:cs="Times New Roman"/>
                <w:color w:val="000000"/>
                <w:bdr w:val="none" w:sz="0" w:space="0" w:color="auto" w:frame="1"/>
              </w:rPr>
              <w:t xml:space="preserve">  </w:t>
            </w:r>
          </w:p>
        </w:tc>
        <w:tc>
          <w:tcPr>
            <w:tcW w:w="1032"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0.7071</w:t>
            </w:r>
          </w:p>
        </w:tc>
        <w:tc>
          <w:tcPr>
            <w:tcW w:w="104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0.40</w:t>
            </w:r>
          </w:p>
        </w:tc>
        <w:tc>
          <w:tcPr>
            <w:tcW w:w="776"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1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0.438</w:t>
            </w:r>
          </w:p>
        </w:tc>
      </w:tr>
      <w:tr w:rsidR="006164D7" w:rsidRPr="00242819" w:rsidTr="00BA5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Blooming</w:t>
            </w:r>
          </w:p>
        </w:tc>
        <w:tc>
          <w:tcPr>
            <w:tcW w:w="776" w:type="dxa"/>
          </w:tcPr>
          <w:p w:rsidR="006164D7" w:rsidRPr="00CC322B"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34.180</w:t>
            </w:r>
          </w:p>
        </w:tc>
        <w:tc>
          <w:tcPr>
            <w:tcW w:w="1438"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b/>
                <w:sz w:val="20"/>
                <w:szCs w:val="20"/>
              </w:rPr>
              <w:t>&lt;0.0001</w:t>
            </w:r>
          </w:p>
        </w:tc>
        <w:tc>
          <w:tcPr>
            <w:tcW w:w="805" w:type="dxa"/>
          </w:tcPr>
          <w:p w:rsidR="006164D7" w:rsidRPr="00CC322B" w:rsidRDefault="006173B1"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407</w:t>
            </w:r>
            <w:r w:rsidR="006164D7" w:rsidRPr="00017CFA">
              <w:rPr>
                <w:rStyle w:val="gnkrckgcgsb"/>
                <w:rFonts w:ascii="Times New Roman" w:hAnsi="Times New Roman" w:cs="Times New Roman"/>
                <w:color w:val="000000"/>
                <w:bdr w:val="none" w:sz="0" w:space="0" w:color="auto" w:frame="1"/>
              </w:rPr>
              <w:t xml:space="preserve">    </w:t>
            </w:r>
          </w:p>
        </w:tc>
        <w:tc>
          <w:tcPr>
            <w:tcW w:w="1032" w:type="dxa"/>
          </w:tcPr>
          <w:p w:rsidR="006164D7" w:rsidRPr="006173B1"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2.7010</w:t>
            </w:r>
          </w:p>
        </w:tc>
        <w:tc>
          <w:tcPr>
            <w:tcW w:w="1045"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sz w:val="20"/>
                <w:szCs w:val="20"/>
              </w:rPr>
              <w:t>0.10</w:t>
            </w:r>
          </w:p>
        </w:tc>
        <w:tc>
          <w:tcPr>
            <w:tcW w:w="776" w:type="dxa"/>
          </w:tcPr>
          <w:p w:rsidR="006164D7" w:rsidRPr="00CC322B"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716"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50"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b/>
                <w:sz w:val="20"/>
                <w:szCs w:val="20"/>
              </w:rPr>
              <w:t>0.0003</w:t>
            </w:r>
          </w:p>
        </w:tc>
      </w:tr>
      <w:tr w:rsidR="006164D7" w:rsidRPr="002A3859" w:rsidTr="00BA5800">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Microsite * blooming</w:t>
            </w:r>
          </w:p>
        </w:tc>
        <w:tc>
          <w:tcPr>
            <w:tcW w:w="776"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22.806</w:t>
            </w:r>
          </w:p>
        </w:tc>
        <w:tc>
          <w:tcPr>
            <w:tcW w:w="1438"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322B">
              <w:rPr>
                <w:b/>
                <w:sz w:val="20"/>
                <w:szCs w:val="20"/>
              </w:rPr>
              <w:t>&lt;0.0001</w:t>
            </w:r>
          </w:p>
        </w:tc>
        <w:tc>
          <w:tcPr>
            <w:tcW w:w="80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032"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c>
          <w:tcPr>
            <w:tcW w:w="104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c>
          <w:tcPr>
            <w:tcW w:w="77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AF5F23" w:rsidRDefault="00AF5F23" w:rsidP="00ED4DC3"/>
    <w:p w:rsidR="000F6F41" w:rsidRPr="00ED4DC3" w:rsidRDefault="000F6F41" w:rsidP="00ED4DC3"/>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F36AB0"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F36AB0"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F36AB0"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FD1DD7" w:rsidP="00193054">
      <w:r>
        <w:t xml:space="preserve">B: </w:t>
      </w:r>
      <w:r w:rsidR="00193054">
        <w:t>Full models and model selection</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D1DD7"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C1</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551A" w:rsidRDefault="0042551A" w:rsidP="00E82973">
      <w:pPr>
        <w:spacing w:after="0" w:line="240" w:lineRule="auto"/>
      </w:pPr>
      <w:r>
        <w:separator/>
      </w:r>
    </w:p>
  </w:endnote>
  <w:endnote w:type="continuationSeparator" w:id="0">
    <w:p w:rsidR="0042551A" w:rsidRDefault="0042551A"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551A" w:rsidRDefault="0042551A" w:rsidP="00E82973">
      <w:pPr>
        <w:spacing w:after="0" w:line="240" w:lineRule="auto"/>
      </w:pPr>
      <w:r>
        <w:separator/>
      </w:r>
    </w:p>
  </w:footnote>
  <w:footnote w:type="continuationSeparator" w:id="0">
    <w:p w:rsidR="0042551A" w:rsidRDefault="0042551A"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7C0"/>
    <w:rsid w:val="00032F51"/>
    <w:rsid w:val="00036294"/>
    <w:rsid w:val="0004122F"/>
    <w:rsid w:val="0004758E"/>
    <w:rsid w:val="00051285"/>
    <w:rsid w:val="00051D07"/>
    <w:rsid w:val="00052F27"/>
    <w:rsid w:val="000538E5"/>
    <w:rsid w:val="00060278"/>
    <w:rsid w:val="00062E4F"/>
    <w:rsid w:val="00065309"/>
    <w:rsid w:val="000661F0"/>
    <w:rsid w:val="00066537"/>
    <w:rsid w:val="000705AA"/>
    <w:rsid w:val="0007112A"/>
    <w:rsid w:val="0007687C"/>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451F"/>
    <w:rsid w:val="001C7812"/>
    <w:rsid w:val="001D1603"/>
    <w:rsid w:val="001D1EBB"/>
    <w:rsid w:val="001D4163"/>
    <w:rsid w:val="001D47AD"/>
    <w:rsid w:val="001D47FA"/>
    <w:rsid w:val="001D5345"/>
    <w:rsid w:val="001D5967"/>
    <w:rsid w:val="001D77C9"/>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29E6"/>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6A25"/>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2A1E"/>
    <w:rsid w:val="00B83C73"/>
    <w:rsid w:val="00B84F32"/>
    <w:rsid w:val="00B86602"/>
    <w:rsid w:val="00B87FCA"/>
    <w:rsid w:val="00B90697"/>
    <w:rsid w:val="00B91F7E"/>
    <w:rsid w:val="00B94DFB"/>
    <w:rsid w:val="00B95C88"/>
    <w:rsid w:val="00BA4D33"/>
    <w:rsid w:val="00BA5800"/>
    <w:rsid w:val="00BA7B1C"/>
    <w:rsid w:val="00BB5BDF"/>
    <w:rsid w:val="00BB7F37"/>
    <w:rsid w:val="00BC313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18FB"/>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28AB4"/>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AB71D9-F5CC-4EA0-80C3-EA1F9200C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0</TotalTime>
  <Pages>36</Pages>
  <Words>21760</Words>
  <Characters>124037</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77</cp:revision>
  <dcterms:created xsi:type="dcterms:W3CDTF">2018-02-28T22:36:00Z</dcterms:created>
  <dcterms:modified xsi:type="dcterms:W3CDTF">2018-09-07T18:21:00Z</dcterms:modified>
</cp:coreProperties>
</file>